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3979CB">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 recently released the Leak Proof PDBbind (LP-PDBbind) dataset</w:t>
      </w:r>
      <w:r w:rsidR="002B04B5">
        <w:rPr>
          <w:rFonts w:ascii="Times New Roman" w:hAnsi="Times New Roman" w:cs="Times New Roman"/>
          <w:szCs w:val="24"/>
        </w:rPr>
        <w:t xml:space="preserve"> </w:t>
      </w:r>
      <w:r w:rsidR="002B04B5">
        <w:rPr>
          <w:rFonts w:ascii="Times New Roman" w:hAnsi="Times New Roman" w:cs="Times New Roman"/>
          <w:szCs w:val="24"/>
        </w:rPr>
        <w:fldChar w:fldCharType="begin"/>
      </w:r>
      <w:r w:rsidR="002B04B5">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2B04B5">
        <w:rPr>
          <w:rFonts w:ascii="Times New Roman" w:hAnsi="Times New Roman" w:cs="Times New Roman"/>
          <w:szCs w:val="24"/>
        </w:rPr>
        <w:fldChar w:fldCharType="separate"/>
      </w:r>
      <w:r w:rsidR="002B04B5">
        <w:rPr>
          <w:rFonts w:ascii="Times New Roman" w:hAnsi="Times New Roman" w:cs="Times New Roman"/>
          <w:noProof/>
          <w:szCs w:val="24"/>
        </w:rPr>
        <w:t>[16]</w:t>
      </w:r>
      <w:r w:rsidR="002B04B5">
        <w:rPr>
          <w:rFonts w:ascii="Times New Roman" w:hAnsi="Times New Roman" w:cs="Times New Roman"/>
          <w:szCs w:val="24"/>
        </w:rPr>
        <w:fldChar w:fldCharType="end"/>
      </w:r>
      <w:r w:rsidR="00915173">
        <w:rPr>
          <w:rFonts w:ascii="Times New Roman" w:hAnsi="Times New Roman" w:cs="Times New Roman"/>
          <w:szCs w:val="24"/>
        </w:rPr>
        <w:t xml:space="preserve">. </w:t>
      </w:r>
      <w:r w:rsidR="008F0E76">
        <w:rPr>
          <w:rFonts w:ascii="Times New Roman" w:hAnsi="Times New Roman" w:cs="Times New Roman"/>
          <w:szCs w:val="24"/>
        </w:rPr>
        <w:t xml:space="preserve">REINDEER software is available at </w:t>
      </w:r>
      <w:r w:rsidR="002B04B5" w:rsidRPr="00D31901">
        <w:rPr>
          <w:rFonts w:ascii="Times New Roman" w:hAnsi="Times New Roman" w:cs="Times New Roman"/>
          <w:szCs w:val="24"/>
        </w:rPr>
        <w:t>https://github.com/miladrayka/reindeer</w:t>
      </w:r>
      <w:r w:rsidR="002B04B5">
        <w:rPr>
          <w:rFonts w:ascii="Times New Roman" w:hAnsi="Times New Roman" w:cs="Times New Roman"/>
          <w:szCs w:val="24"/>
        </w:rPr>
        <w:br/>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lastRenderedPageBreak/>
        <w:t>The paper is organized as follows. In section 2, a summary of different protein-ligand feature generation methods is provided. Details of the implementation of REINDEER are gathered in 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87"/>
        <w:gridCol w:w="3633"/>
        <w:gridCol w:w="2506"/>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E93356"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lastRenderedPageBreak/>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E93356"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lastRenderedPageBreak/>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lastRenderedPageBreak/>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8F6AB2">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Leak Proof PDBbind as a dataset, and eight distinct feature generation methods of REINDEER software.</w:t>
      </w:r>
    </w:p>
    <w:p w:rsidR="007F7D6D" w:rsidRDefault="004864ED" w:rsidP="007F7D6D">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959B4" w:rsidRPr="004959B4">
        <w:rPr>
          <w:rFonts w:ascii="Times New Roman" w:hAnsi="Times New Roman" w:cs="Times New Roman"/>
          <w:szCs w:val="24"/>
        </w:rPr>
        <w:t>Recent studies demonstrate that this train and test set split introduces a bias because data points in the train set are similar to the test 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6]</w:t>
      </w:r>
      <w:r w:rsidR="00C9635F">
        <w:rPr>
          <w:rFonts w:ascii="Times New Roman" w:hAnsi="Times New Roman" w:cs="Times New Roman"/>
          <w:szCs w:val="24"/>
        </w:rPr>
        <w:fldChar w:fldCharType="end"/>
      </w:r>
      <w:r w:rsidR="004959B4" w:rsidRPr="004959B4">
        <w:rPr>
          <w:rFonts w:ascii="Times New Roman" w:hAnsi="Times New Roman" w:cs="Times New Roman"/>
          <w:szCs w:val="24"/>
        </w:rPr>
        <w:t>. This bias hinders the proper assessment of the generalization capability of designed scoring functions.</w:t>
      </w:r>
      <w:r w:rsidR="004959B4">
        <w:rPr>
          <w:rFonts w:ascii="Times New Roman" w:hAnsi="Times New Roman" w:cs="Times New Roman"/>
          <w:szCs w:val="24"/>
        </w:rPr>
        <w:t xml:space="preserve"> </w:t>
      </w:r>
    </w:p>
    <w:p w:rsidR="004F4537" w:rsidRDefault="004959B4" w:rsidP="007F7D6D">
      <w:pPr>
        <w:rPr>
          <w:rFonts w:ascii="Times New Roman" w:hAnsi="Times New Roman" w:cs="Times New Roman"/>
          <w:szCs w:val="24"/>
        </w:rPr>
      </w:pPr>
      <w:bookmarkStart w:id="0" w:name="_GoBack"/>
      <w:bookmarkEnd w:id="0"/>
      <w:r>
        <w:rPr>
          <w:rFonts w:ascii="Times New Roman" w:hAnsi="Times New Roman" w:cs="Times New Roman"/>
          <w:szCs w:val="24"/>
        </w:rPr>
        <w:t xml:space="preserve">Here, we use Leak Proof PDBbind (LP-PDBbind)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Li&lt;/Author&gt;&lt;Year&gt;2023&lt;/Year&gt;&lt;RecNum&gt;56&lt;/RecNum&gt;&lt;DisplayText&gt;[16]&lt;/DisplayText&gt;&lt;record&gt;&lt;rec-number&gt;56&lt;/rec-number&gt;&lt;foreign-keys&gt;&lt;key app="EN" db-id="wtr02z528wfwetee9wc5ax5j09590xrx2vfx" timestamp="1711865786"&gt;56&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6]</w:t>
      </w:r>
      <w:r w:rsidR="00C9635F">
        <w:rPr>
          <w:rFonts w:ascii="Times New Roman" w:hAnsi="Times New Roman" w:cs="Times New Roman"/>
          <w:szCs w:val="24"/>
        </w:rPr>
        <w:fldChar w:fldCharType="end"/>
      </w:r>
      <w:r>
        <w:rPr>
          <w:rFonts w:ascii="Times New Roman" w:hAnsi="Times New Roman" w:cs="Times New Roman"/>
          <w:szCs w:val="24"/>
        </w:rPr>
        <w:t xml:space="preserve"> for training and testing, which is one </w:t>
      </w:r>
      <w:r w:rsidR="00C9635F">
        <w:rPr>
          <w:rFonts w:ascii="Times New Roman" w:hAnsi="Times New Roman" w:cs="Times New Roman"/>
          <w:szCs w:val="24"/>
        </w:rPr>
        <w:t xml:space="preserve">of </w:t>
      </w:r>
      <w:r>
        <w:rPr>
          <w:rFonts w:ascii="Times New Roman" w:hAnsi="Times New Roman" w:cs="Times New Roman"/>
          <w:szCs w:val="24"/>
        </w:rPr>
        <w:t xml:space="preserve">the recent attempts to </w:t>
      </w:r>
      <w:r w:rsidR="00C9635F" w:rsidRPr="00C9635F">
        <w:rPr>
          <w:rFonts w:ascii="Times New Roman" w:hAnsi="Times New Roman" w:cs="Times New Roman"/>
          <w:szCs w:val="24"/>
        </w:rPr>
        <w:t xml:space="preserve">rectify </w:t>
      </w:r>
      <w:r>
        <w:rPr>
          <w:rFonts w:ascii="Times New Roman" w:hAnsi="Times New Roman" w:cs="Times New Roman"/>
          <w:szCs w:val="24"/>
        </w:rPr>
        <w:t xml:space="preserve">the bias issue in the customary train-test split. </w:t>
      </w:r>
      <w:r w:rsidR="00400938" w:rsidRPr="00400938">
        <w:rPr>
          <w:rFonts w:ascii="Times New Roman" w:hAnsi="Times New Roman" w:cs="Times New Roman"/>
          <w:szCs w:val="24"/>
        </w:rPr>
        <w:t>For this purpose, the authors employed several filter criteria, e.g., Clean Level 1 (CL1), Clean Level 2 (CL2), and Clean Level 3 (CL3), to eliminate undesired protein-ligand structures in the PDBbind v2020. In the CL1, only structures are retained that their ligands have QED values larger than 0.2, their protein and ligand elements occur more than 19 in the dataset, and lack steric clashes. CL2 criteria filter dictates that binding affinity values should be reported in Ki and Kd. Finally, in CL3, only refined and core sets of PDBbind are used for the train-validation-test split.</w:t>
      </w:r>
      <w:r w:rsidR="00C30493">
        <w:rPr>
          <w:rFonts w:ascii="Times New Roman" w:hAnsi="Times New Roman" w:cs="Times New Roman"/>
          <w:szCs w:val="24"/>
        </w:rPr>
        <w:t xml:space="preserve"> </w:t>
      </w:r>
      <w:r w:rsidR="00C30493" w:rsidRPr="00C30493">
        <w:rPr>
          <w:rFonts w:ascii="Times New Roman" w:hAnsi="Times New Roman" w:cs="Times New Roman"/>
          <w:szCs w:val="24"/>
        </w:rPr>
        <w:t>After selecting a clean level, a novel iterative approach, based on similarities between ligands and proteins, is applied to make train, validation, and test sets. Here, we use the train-validation-test split that satisfies CL3. The final train, validation, and test sets have 2280, 557, and 1348 members. PDBIDs of these sets are gathered in Table S1 with the supporting information.</w:t>
      </w:r>
    </w:p>
    <w:p w:rsidR="004F4537" w:rsidRDefault="004F4537" w:rsidP="008F6AB2">
      <w:pPr>
        <w:rPr>
          <w:rFonts w:ascii="Times New Roman" w:hAnsi="Times New Roman" w:cs="Times New Roman"/>
          <w:szCs w:val="24"/>
        </w:rPr>
      </w:pPr>
    </w:p>
    <w:p w:rsidR="004722CC" w:rsidRDefault="004722CC" w:rsidP="004722CC">
      <w:pPr>
        <w:rPr>
          <w:rFonts w:ascii="Times New Roman" w:hAnsi="Times New Roman" w:cs="Times New Roman"/>
          <w:szCs w:val="24"/>
        </w:rPr>
      </w:pPr>
      <w:r>
        <w:rPr>
          <w:rFonts w:ascii="Times New Roman" w:hAnsi="Times New Roman" w:cs="Times New Roman"/>
          <w:szCs w:val="24"/>
        </w:rPr>
        <w:t>Gbt, optuna?</w:t>
      </w: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C9635F" w:rsidRPr="00C9635F" w:rsidRDefault="00FE25E1" w:rsidP="00C9635F">
      <w:pPr>
        <w:pStyle w:val="EndNoteBibliography"/>
        <w:spacing w:after="0"/>
        <w:ind w:left="720" w:hanging="720"/>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C9635F" w:rsidRPr="00C9635F">
        <w:t>1.</w:t>
      </w:r>
      <w:r w:rsidR="00C9635F" w:rsidRPr="00C9635F">
        <w:tab/>
        <w:t>Ain QU, Aleksandrova A, Roessler FD, Ballester PJ. Wiley Interdiscip Rev: Comput Mol Sci 5, 6 (2015): 405-424.</w:t>
      </w:r>
    </w:p>
    <w:p w:rsidR="00C9635F" w:rsidRPr="00C9635F" w:rsidRDefault="00C9635F" w:rsidP="00C9635F">
      <w:pPr>
        <w:pStyle w:val="EndNoteBibliography"/>
        <w:spacing w:after="0"/>
        <w:ind w:left="720" w:hanging="720"/>
      </w:pPr>
      <w:r w:rsidRPr="00C9635F">
        <w:t>2.</w:t>
      </w:r>
      <w:r w:rsidRPr="00C9635F">
        <w:tab/>
        <w:t>Colwell LJ. Curr Opin Struct Biol 49, (2018): 123-128.</w:t>
      </w:r>
    </w:p>
    <w:p w:rsidR="00C9635F" w:rsidRPr="00C9635F" w:rsidRDefault="00C9635F" w:rsidP="00C9635F">
      <w:pPr>
        <w:pStyle w:val="EndNoteBibliography"/>
        <w:spacing w:after="0"/>
        <w:ind w:left="720" w:hanging="720"/>
      </w:pPr>
      <w:r w:rsidRPr="00C9635F">
        <w:t>3.</w:t>
      </w:r>
      <w:r w:rsidRPr="00C9635F">
        <w:tab/>
        <w:t>Shen C, Ding J, Wang Z, Cao D, Ding X, Hou T. Wiley Interdiscip Rev: Comput Mol Sci 10, 1 (2020): e1429.</w:t>
      </w:r>
    </w:p>
    <w:p w:rsidR="00C9635F" w:rsidRPr="00C9635F" w:rsidRDefault="00C9635F" w:rsidP="00C9635F">
      <w:pPr>
        <w:pStyle w:val="EndNoteBibliography"/>
        <w:spacing w:after="0"/>
        <w:ind w:left="720" w:hanging="720"/>
      </w:pPr>
      <w:r w:rsidRPr="00C9635F">
        <w:t>4.</w:t>
      </w:r>
      <w:r w:rsidRPr="00C9635F">
        <w:tab/>
        <w:t>Li H, Sze KH, Lu G, Ballester PJ. Wiley Interdiscip Rev: Comput Mol Sci 11, 1 (2021): e1478.</w:t>
      </w:r>
    </w:p>
    <w:p w:rsidR="00C9635F" w:rsidRPr="00C9635F" w:rsidRDefault="00C9635F" w:rsidP="00C9635F">
      <w:pPr>
        <w:pStyle w:val="EndNoteBibliography"/>
        <w:spacing w:after="0"/>
        <w:ind w:left="720" w:hanging="720"/>
      </w:pPr>
      <w:r w:rsidRPr="00C9635F">
        <w:t>5.</w:t>
      </w:r>
      <w:r w:rsidRPr="00C9635F">
        <w:tab/>
        <w:t>Pellicani F, Dal Ben D, Perali A, Pilati S. Molecules 28, 4 (2023): 1661.</w:t>
      </w:r>
    </w:p>
    <w:p w:rsidR="00C9635F" w:rsidRPr="00C9635F" w:rsidRDefault="00C9635F" w:rsidP="00C9635F">
      <w:pPr>
        <w:pStyle w:val="EndNoteBibliography"/>
        <w:spacing w:after="0"/>
        <w:ind w:left="720" w:hanging="720"/>
      </w:pPr>
      <w:r w:rsidRPr="00C9635F">
        <w:t>6.</w:t>
      </w:r>
      <w:r w:rsidRPr="00C9635F">
        <w:tab/>
        <w:t>Yang C, Chen EA, Zhang Y. Molecules 27, 14 (2022): 4568.</w:t>
      </w:r>
    </w:p>
    <w:p w:rsidR="00C9635F" w:rsidRPr="00C9635F" w:rsidRDefault="00C9635F" w:rsidP="00C9635F">
      <w:pPr>
        <w:pStyle w:val="EndNoteBibliography"/>
        <w:spacing w:after="0"/>
        <w:ind w:left="720" w:hanging="720"/>
      </w:pPr>
      <w:r w:rsidRPr="00C9635F">
        <w:t>7.</w:t>
      </w:r>
      <w:r w:rsidRPr="00C9635F">
        <w:tab/>
        <w:t>Schapin N, Majewski M, Varela-Rial A, Arroniz C, De Fabritiis G. Artificial Intelligence Chemistry 1, 2 (2023): 100020.</w:t>
      </w:r>
    </w:p>
    <w:p w:rsidR="00C9635F" w:rsidRPr="00C9635F" w:rsidRDefault="00C9635F" w:rsidP="00C9635F">
      <w:pPr>
        <w:pStyle w:val="EndNoteBibliography"/>
        <w:spacing w:after="0"/>
        <w:ind w:left="720" w:hanging="720"/>
      </w:pPr>
      <w:r w:rsidRPr="00C9635F">
        <w:t>8.</w:t>
      </w:r>
      <w:r w:rsidRPr="00C9635F">
        <w:tab/>
        <w:t>Hagg A, Kirschner KN. J Chem Inf Model 63, 15 (2023): 4505-4532.</w:t>
      </w:r>
    </w:p>
    <w:p w:rsidR="00C9635F" w:rsidRPr="00C9635F" w:rsidRDefault="00C9635F" w:rsidP="00C9635F">
      <w:pPr>
        <w:pStyle w:val="EndNoteBibliography"/>
        <w:spacing w:after="0"/>
        <w:ind w:left="720" w:hanging="720"/>
      </w:pPr>
      <w:r w:rsidRPr="00C9635F">
        <w:t>9.</w:t>
      </w:r>
      <w:r w:rsidRPr="00C9635F">
        <w:tab/>
        <w:t>Zhang Y, Li S, Meng K, Sun S. J Chem Inf Model 64, 5 (2024): 1456–1472.</w:t>
      </w:r>
    </w:p>
    <w:p w:rsidR="00C9635F" w:rsidRPr="00C9635F" w:rsidRDefault="00C9635F" w:rsidP="00C9635F">
      <w:pPr>
        <w:pStyle w:val="EndNoteBibliography"/>
        <w:spacing w:after="0"/>
        <w:ind w:left="720" w:hanging="720"/>
      </w:pPr>
      <w:r w:rsidRPr="00C9635F">
        <w:t>10.</w:t>
      </w:r>
      <w:r w:rsidRPr="00C9635F">
        <w:tab/>
        <w:t>Li Y, Liu Z, Li J, Han L, Liu J, Zhao Z, Wang R. J Chem Inf Model 54, 6 (2014): 1700-1716.</w:t>
      </w:r>
    </w:p>
    <w:p w:rsidR="00C9635F" w:rsidRPr="00C9635F" w:rsidRDefault="00C9635F" w:rsidP="00C9635F">
      <w:pPr>
        <w:pStyle w:val="EndNoteBibliography"/>
        <w:spacing w:after="0"/>
        <w:ind w:left="720" w:hanging="720"/>
      </w:pPr>
      <w:r w:rsidRPr="00C9635F">
        <w:t>11.</w:t>
      </w:r>
      <w:r w:rsidRPr="00C9635F">
        <w:tab/>
        <w:t>Li Y, Han L, Liu Z, Wang R. J Chem Inf Model 54, 6 (2014): 1717-1736.</w:t>
      </w:r>
    </w:p>
    <w:p w:rsidR="00C9635F" w:rsidRPr="00C9635F" w:rsidRDefault="00C9635F" w:rsidP="00C9635F">
      <w:pPr>
        <w:pStyle w:val="EndNoteBibliography"/>
        <w:spacing w:after="0"/>
        <w:ind w:left="720" w:hanging="720"/>
      </w:pPr>
      <w:r w:rsidRPr="00C9635F">
        <w:lastRenderedPageBreak/>
        <w:t>12.</w:t>
      </w:r>
      <w:r w:rsidRPr="00C9635F">
        <w:tab/>
        <w:t>Su M, Yang Q, Du Y, Feng G, Liu Z, Li Y, Wang R. J Chem Inf Model 59, 2 (2019): 895-913.</w:t>
      </w:r>
    </w:p>
    <w:p w:rsidR="00C9635F" w:rsidRPr="00C9635F" w:rsidRDefault="00C9635F" w:rsidP="00C9635F">
      <w:pPr>
        <w:pStyle w:val="EndNoteBibliography"/>
        <w:spacing w:after="0"/>
        <w:ind w:left="720" w:hanging="720"/>
      </w:pPr>
      <w:r w:rsidRPr="00C9635F">
        <w:t>13.</w:t>
      </w:r>
      <w:r w:rsidRPr="00C9635F">
        <w:tab/>
        <w:t>Mysinger MM, Carchia M, Irwin JJ, Shoichet BK. J Med Chem 55, 14 (2012): 6582-6594.</w:t>
      </w:r>
    </w:p>
    <w:p w:rsidR="00C9635F" w:rsidRPr="00C9635F" w:rsidRDefault="00C9635F" w:rsidP="00C9635F">
      <w:pPr>
        <w:pStyle w:val="EndNoteBibliography"/>
        <w:spacing w:after="0"/>
        <w:ind w:left="720" w:hanging="720"/>
      </w:pPr>
      <w:r w:rsidRPr="00C9635F">
        <w:t>14.</w:t>
      </w:r>
      <w:r w:rsidRPr="00C9635F">
        <w:tab/>
        <w:t>Bauer MR, Ibrahim TM, Vogel SM, Boeckler FM. J Chem Inf Model 53, 6 (2013): 1447-1462.</w:t>
      </w:r>
    </w:p>
    <w:p w:rsidR="00C9635F" w:rsidRPr="00C9635F" w:rsidRDefault="00C9635F" w:rsidP="00C9635F">
      <w:pPr>
        <w:pStyle w:val="EndNoteBibliography"/>
        <w:spacing w:after="0"/>
        <w:ind w:left="720" w:hanging="720"/>
      </w:pPr>
      <w:r w:rsidRPr="00C9635F">
        <w:t>15.</w:t>
      </w:r>
      <w:r w:rsidRPr="00C9635F">
        <w:tab/>
        <w:t>Shen C, Hu Y, Wang Z, Zhang X, Pang J, Wang G, Zhong H, Xu L, Cao D, Hou T. Briefings Bioinf 22, 3 (2021): bbaa070.</w:t>
      </w:r>
    </w:p>
    <w:p w:rsidR="00C9635F" w:rsidRPr="00C9635F" w:rsidRDefault="00C9635F" w:rsidP="00C9635F">
      <w:pPr>
        <w:pStyle w:val="EndNoteBibliography"/>
        <w:spacing w:after="0"/>
        <w:ind w:left="720" w:hanging="720"/>
      </w:pPr>
      <w:r w:rsidRPr="00C9635F">
        <w:t>16.</w:t>
      </w:r>
      <w:r w:rsidRPr="00C9635F">
        <w:tab/>
        <w:t>Li J, Guan X, Zhang O, Sun K, Wang Y, Bagni D, Head-Gordon T. ArXiv (2023).</w:t>
      </w:r>
    </w:p>
    <w:p w:rsidR="00C9635F" w:rsidRPr="00C9635F" w:rsidRDefault="00C9635F" w:rsidP="00C9635F">
      <w:pPr>
        <w:pStyle w:val="EndNoteBibliography"/>
        <w:spacing w:after="0"/>
        <w:ind w:left="720" w:hanging="720"/>
      </w:pPr>
      <w:r w:rsidRPr="00C9635F">
        <w:t>17.</w:t>
      </w:r>
      <w:r w:rsidRPr="00C9635F">
        <w:tab/>
        <w:t>Ballester PJ, Mitchell JB. Bioinformatics 26, 9 (2010): 1169-1175.</w:t>
      </w:r>
    </w:p>
    <w:p w:rsidR="00C9635F" w:rsidRPr="00C9635F" w:rsidRDefault="00C9635F" w:rsidP="00C9635F">
      <w:pPr>
        <w:pStyle w:val="EndNoteBibliography"/>
        <w:spacing w:after="0"/>
        <w:ind w:left="720" w:hanging="720"/>
      </w:pPr>
      <w:r w:rsidRPr="00C9635F">
        <w:t>18.</w:t>
      </w:r>
      <w:r w:rsidRPr="00C9635F">
        <w:tab/>
        <w:t>Sánchez-Cruz N, Medina-Franco JL, Mestres J, Barril X. Bioinformatics 37, 10 (2021): 1376-1382.</w:t>
      </w:r>
    </w:p>
    <w:p w:rsidR="00C9635F" w:rsidRPr="00C9635F" w:rsidRDefault="00C9635F" w:rsidP="00C9635F">
      <w:pPr>
        <w:pStyle w:val="EndNoteBibliography"/>
        <w:spacing w:after="0"/>
        <w:ind w:left="720" w:hanging="720"/>
      </w:pPr>
      <w:r w:rsidRPr="00C9635F">
        <w:t>19.</w:t>
      </w:r>
      <w:r w:rsidRPr="00C9635F">
        <w:tab/>
        <w:t>Shiota K, Akutsu T. Bioinf Adv 3, 1 (2023): vbad155.</w:t>
      </w:r>
    </w:p>
    <w:p w:rsidR="00C9635F" w:rsidRPr="00C9635F" w:rsidRDefault="00C9635F" w:rsidP="00C9635F">
      <w:pPr>
        <w:pStyle w:val="EndNoteBibliography"/>
        <w:spacing w:after="0"/>
        <w:ind w:left="720" w:hanging="720"/>
      </w:pPr>
      <w:r w:rsidRPr="00C9635F">
        <w:t>20.</w:t>
      </w:r>
      <w:r w:rsidRPr="00C9635F">
        <w:tab/>
        <w:t>Rayka M, Karimi‐Jafari MH, Firouzi R. Mol Inf 40, 8 (2021): 2060084.</w:t>
      </w:r>
    </w:p>
    <w:p w:rsidR="00C9635F" w:rsidRPr="00C9635F" w:rsidRDefault="00C9635F" w:rsidP="00C9635F">
      <w:pPr>
        <w:pStyle w:val="EndNoteBibliography"/>
        <w:spacing w:after="0"/>
        <w:ind w:left="720" w:hanging="720"/>
      </w:pPr>
      <w:r w:rsidRPr="00C9635F">
        <w:t>21.</w:t>
      </w:r>
      <w:r w:rsidRPr="00C9635F">
        <w:tab/>
        <w:t>Rayka M, Firouzi R. Mol Inf 42, 3 (2023): 2200135.</w:t>
      </w:r>
    </w:p>
    <w:p w:rsidR="00C9635F" w:rsidRPr="00C9635F" w:rsidRDefault="00C9635F" w:rsidP="00C9635F">
      <w:pPr>
        <w:pStyle w:val="EndNoteBibliography"/>
        <w:spacing w:after="0"/>
        <w:ind w:left="720" w:hanging="720"/>
      </w:pPr>
      <w:r w:rsidRPr="00C9635F">
        <w:t>22.</w:t>
      </w:r>
      <w:r w:rsidRPr="00C9635F">
        <w:tab/>
        <w:t>Rayka M, Mirzaei M, Mohammad Latifi A. Mol Inf (2024): e202300292.</w:t>
      </w:r>
    </w:p>
    <w:p w:rsidR="00C9635F" w:rsidRPr="00C9635F" w:rsidRDefault="00C9635F" w:rsidP="00C9635F">
      <w:pPr>
        <w:pStyle w:val="EndNoteBibliography"/>
        <w:spacing w:after="0"/>
        <w:ind w:left="720" w:hanging="720"/>
      </w:pPr>
      <w:r w:rsidRPr="00C9635F">
        <w:t>23.</w:t>
      </w:r>
      <w:r w:rsidRPr="00C9635F">
        <w:tab/>
        <w:t>Wang C, Zhang Y. J Comput Chem 38, 3 (2017): 169-177.</w:t>
      </w:r>
    </w:p>
    <w:p w:rsidR="00C9635F" w:rsidRPr="00C9635F" w:rsidRDefault="00C9635F" w:rsidP="00C9635F">
      <w:pPr>
        <w:pStyle w:val="EndNoteBibliography"/>
        <w:spacing w:after="0"/>
        <w:ind w:left="720" w:hanging="720"/>
      </w:pPr>
      <w:r w:rsidRPr="00C9635F">
        <w:t>24.</w:t>
      </w:r>
      <w:r w:rsidRPr="00C9635F">
        <w:tab/>
        <w:t>Lu J, Hou X, Wang C, Zhang Y. J Chem Inf Model 59, 11 (2019): 4540-4549.</w:t>
      </w:r>
    </w:p>
    <w:p w:rsidR="00C9635F" w:rsidRPr="00C9635F" w:rsidRDefault="00C9635F" w:rsidP="00C9635F">
      <w:pPr>
        <w:pStyle w:val="EndNoteBibliography"/>
        <w:spacing w:after="0"/>
        <w:ind w:left="720" w:hanging="720"/>
      </w:pPr>
      <w:r w:rsidRPr="00C9635F">
        <w:t>25.</w:t>
      </w:r>
      <w:r w:rsidRPr="00C9635F">
        <w:tab/>
        <w:t>Yang C, Zhang Y. J Chem Inf Model 62, 11 (2022): 2696-2712.</w:t>
      </w:r>
    </w:p>
    <w:p w:rsidR="00C9635F" w:rsidRPr="00C9635F" w:rsidRDefault="00C9635F" w:rsidP="00C9635F">
      <w:pPr>
        <w:pStyle w:val="EndNoteBibliography"/>
        <w:spacing w:after="0"/>
        <w:ind w:left="720" w:hanging="720"/>
      </w:pPr>
      <w:r w:rsidRPr="00C9635F">
        <w:t>26.</w:t>
      </w:r>
      <w:r w:rsidRPr="00C9635F">
        <w:tab/>
        <w:t>Wang DD, Xie H, Yan H. Bioinformatics 37, 17 (2021): 2570-2579.</w:t>
      </w:r>
    </w:p>
    <w:p w:rsidR="00C9635F" w:rsidRPr="00C9635F" w:rsidRDefault="00C9635F" w:rsidP="00C9635F">
      <w:pPr>
        <w:pStyle w:val="EndNoteBibliography"/>
        <w:spacing w:after="0"/>
        <w:ind w:left="720" w:hanging="720"/>
      </w:pPr>
      <w:r w:rsidRPr="00C9635F">
        <w:t>27.</w:t>
      </w:r>
      <w:r w:rsidRPr="00C9635F">
        <w:tab/>
        <w:t>Wójcikowski M, Kukiełka M, Stepniewska-Dziubinska MM, Siedlecki P. Bioinformatics 35, 8 (2019): 1334-1341.</w:t>
      </w:r>
    </w:p>
    <w:p w:rsidR="00C9635F" w:rsidRPr="00C9635F" w:rsidRDefault="00C9635F" w:rsidP="00C9635F">
      <w:pPr>
        <w:pStyle w:val="EndNoteBibliography"/>
        <w:spacing w:after="0"/>
        <w:ind w:left="720" w:hanging="720"/>
      </w:pPr>
      <w:r w:rsidRPr="00C9635F">
        <w:t>28.</w:t>
      </w:r>
      <w:r w:rsidRPr="00C9635F">
        <w:tab/>
        <w:t>Kumar S, Kim M-h. J Cheminf 13, 28 (2021): 1-17.</w:t>
      </w:r>
    </w:p>
    <w:p w:rsidR="00C9635F" w:rsidRPr="00C9635F" w:rsidRDefault="00C9635F" w:rsidP="00C9635F">
      <w:pPr>
        <w:pStyle w:val="EndNoteBibliography"/>
        <w:spacing w:after="0"/>
        <w:ind w:left="720" w:hanging="720"/>
      </w:pPr>
      <w:r w:rsidRPr="00C9635F">
        <w:t>29.</w:t>
      </w:r>
      <w:r w:rsidRPr="00C9635F">
        <w:tab/>
        <w:t>Zhang X, Shen C, Jiang D, Zhang J, Ye Q, Xu L, Hou T, Pan P, Kang Y. J Cheminf 15, 1 (2023): 63.</w:t>
      </w:r>
    </w:p>
    <w:p w:rsidR="00C9635F" w:rsidRPr="00C9635F" w:rsidRDefault="00C9635F" w:rsidP="00C9635F">
      <w:pPr>
        <w:pStyle w:val="EndNoteBibliography"/>
        <w:spacing w:after="0"/>
        <w:ind w:left="720" w:hanging="720"/>
      </w:pPr>
      <w:r w:rsidRPr="00C9635F">
        <w:t>30.</w:t>
      </w:r>
      <w:r w:rsidRPr="00C9635F">
        <w:tab/>
        <w:t>Wee J, Xia K. J Chem Inf Model 61, 4 (2021): 1617-1626.</w:t>
      </w:r>
    </w:p>
    <w:p w:rsidR="00C9635F" w:rsidRPr="00C9635F" w:rsidRDefault="00C9635F" w:rsidP="00C9635F">
      <w:pPr>
        <w:pStyle w:val="EndNoteBibliography"/>
        <w:spacing w:after="0"/>
        <w:ind w:left="720" w:hanging="720"/>
      </w:pPr>
      <w:r w:rsidRPr="00C9635F">
        <w:t>31.</w:t>
      </w:r>
      <w:r w:rsidRPr="00C9635F">
        <w:tab/>
        <w:t>Nguyen DD, Wei G-W. J Chem Inf Model 59, 7 (2019): 3291-3304.</w:t>
      </w:r>
    </w:p>
    <w:p w:rsidR="00C9635F" w:rsidRPr="00C9635F" w:rsidRDefault="00C9635F" w:rsidP="00C9635F">
      <w:pPr>
        <w:pStyle w:val="EndNoteBibliography"/>
        <w:spacing w:after="0"/>
        <w:ind w:left="720" w:hanging="720"/>
      </w:pPr>
      <w:r w:rsidRPr="00C9635F">
        <w:t>32.</w:t>
      </w:r>
      <w:r w:rsidRPr="00C9635F">
        <w:tab/>
        <w:t>Liu R, Liu X, Wu J. J Chem Inf Model 63, 3 (2023): 1066-1075.</w:t>
      </w:r>
    </w:p>
    <w:p w:rsidR="00C9635F" w:rsidRPr="00C9635F" w:rsidRDefault="00C9635F" w:rsidP="00C9635F">
      <w:pPr>
        <w:pStyle w:val="EndNoteBibliography"/>
        <w:spacing w:after="0"/>
        <w:ind w:left="720" w:hanging="720"/>
      </w:pPr>
      <w:r w:rsidRPr="00C9635F">
        <w:t>33.</w:t>
      </w:r>
      <w:r w:rsidRPr="00C9635F">
        <w:tab/>
        <w:t>Rana MM, Nguyen DD. J Chem Inf Model 62, 18 (2022): 4329-4341.</w:t>
      </w:r>
    </w:p>
    <w:p w:rsidR="00C9635F" w:rsidRPr="00C9635F" w:rsidRDefault="00C9635F" w:rsidP="00C9635F">
      <w:pPr>
        <w:pStyle w:val="EndNoteBibliography"/>
        <w:spacing w:after="0"/>
        <w:ind w:left="720" w:hanging="720"/>
      </w:pPr>
      <w:r w:rsidRPr="00C9635F">
        <w:t>34.</w:t>
      </w:r>
      <w:r w:rsidRPr="00C9635F">
        <w:tab/>
        <w:t>Liu X, Wang X, Wu J, Xia K. Briefings Bioinf 22, 5 (2021): bbaa411.</w:t>
      </w:r>
    </w:p>
    <w:p w:rsidR="00C9635F" w:rsidRPr="00C9635F" w:rsidRDefault="00C9635F" w:rsidP="00C9635F">
      <w:pPr>
        <w:pStyle w:val="EndNoteBibliography"/>
        <w:spacing w:after="0"/>
        <w:ind w:left="720" w:hanging="720"/>
      </w:pPr>
      <w:r w:rsidRPr="00C9635F">
        <w:t>35.</w:t>
      </w:r>
      <w:r w:rsidRPr="00C9635F">
        <w:tab/>
        <w:t>Meng Z, Xia K. Sci Adv 7, 19 (2021): eabc5329.</w:t>
      </w:r>
    </w:p>
    <w:p w:rsidR="00C9635F" w:rsidRPr="00C9635F" w:rsidRDefault="00C9635F" w:rsidP="00C9635F">
      <w:pPr>
        <w:pStyle w:val="EndNoteBibliography"/>
        <w:spacing w:after="0"/>
        <w:ind w:left="720" w:hanging="720"/>
      </w:pPr>
      <w:r w:rsidRPr="00C9635F">
        <w:t>36.</w:t>
      </w:r>
      <w:r w:rsidRPr="00C9635F">
        <w:tab/>
        <w:t>Seo S, Choi J, Park S, Ahn J. BMC Bioinf 22, 542 (2021): 1-15.</w:t>
      </w:r>
    </w:p>
    <w:p w:rsidR="00C9635F" w:rsidRPr="00C9635F" w:rsidRDefault="00C9635F" w:rsidP="00C9635F">
      <w:pPr>
        <w:pStyle w:val="EndNoteBibliography"/>
        <w:spacing w:after="0"/>
        <w:ind w:left="720" w:hanging="720"/>
      </w:pPr>
      <w:r w:rsidRPr="00C9635F">
        <w:t>37.</w:t>
      </w:r>
      <w:r w:rsidRPr="00C9635F">
        <w:tab/>
        <w:t>Meli R, Anighoro A, Bodkin MJ, Morris GM, Biggin PC. J Cheminf 13, 1 (2021): 59.</w:t>
      </w:r>
    </w:p>
    <w:p w:rsidR="00C9635F" w:rsidRPr="00C9635F" w:rsidRDefault="00C9635F" w:rsidP="00C9635F">
      <w:pPr>
        <w:pStyle w:val="EndNoteBibliography"/>
        <w:spacing w:after="0"/>
        <w:ind w:left="720" w:hanging="720"/>
      </w:pPr>
      <w:r w:rsidRPr="00C9635F">
        <w:t>38.</w:t>
      </w:r>
      <w:r w:rsidRPr="00C9635F">
        <w:tab/>
        <w:t>Brown BP, Mendenhall J, Geanes AR, Meiler J. J Chem Inf Model 61, 2 (2021): 603-620.</w:t>
      </w:r>
    </w:p>
    <w:p w:rsidR="00C9635F" w:rsidRPr="00C9635F" w:rsidRDefault="00C9635F" w:rsidP="00C9635F">
      <w:pPr>
        <w:pStyle w:val="EndNoteBibliography"/>
        <w:spacing w:after="0"/>
        <w:ind w:left="720" w:hanging="720"/>
      </w:pPr>
      <w:r w:rsidRPr="00C9635F">
        <w:t>39.</w:t>
      </w:r>
      <w:r w:rsidRPr="00C9635F">
        <w:tab/>
        <w:t>Jones D, Kim H, Zhang X, Zemla A, Stevenson G, Bennett WD, Kirshner D, Wong SE, Lightstone FC, Allen JE. J Chem Inf Model 61, 4 (2021): 1583-1592.</w:t>
      </w:r>
    </w:p>
    <w:p w:rsidR="00C9635F" w:rsidRPr="00C9635F" w:rsidRDefault="00C9635F" w:rsidP="00C9635F">
      <w:pPr>
        <w:pStyle w:val="EndNoteBibliography"/>
        <w:spacing w:after="0"/>
        <w:ind w:left="720" w:hanging="720"/>
      </w:pPr>
      <w:r w:rsidRPr="00C9635F">
        <w:t>40.</w:t>
      </w:r>
      <w:r w:rsidRPr="00C9635F">
        <w:tab/>
        <w:t>Wang K, Zhou R, Li Y, Li M. Briefings Bioinf 22, 5 (2021): bbab072.</w:t>
      </w:r>
    </w:p>
    <w:p w:rsidR="00C9635F" w:rsidRPr="00C9635F" w:rsidRDefault="00C9635F" w:rsidP="00C9635F">
      <w:pPr>
        <w:pStyle w:val="EndNoteBibliography"/>
        <w:spacing w:after="0"/>
        <w:ind w:left="720" w:hanging="720"/>
      </w:pPr>
      <w:r w:rsidRPr="00C9635F">
        <w:t>41.</w:t>
      </w:r>
      <w:r w:rsidRPr="00C9635F">
        <w:tab/>
        <w:t>Pan X, Wang H, Zhang Y, Wang X, Li C, Ji C, Zhang JZ. J Chem Inf Model 62, 10 (2022): 2499-2509.</w:t>
      </w:r>
    </w:p>
    <w:p w:rsidR="00C9635F" w:rsidRPr="00C9635F" w:rsidRDefault="00C9635F" w:rsidP="00C9635F">
      <w:pPr>
        <w:pStyle w:val="EndNoteBibliography"/>
        <w:spacing w:after="0"/>
        <w:ind w:left="720" w:hanging="720"/>
      </w:pPr>
      <w:r w:rsidRPr="00C9635F">
        <w:t>42.</w:t>
      </w:r>
      <w:r w:rsidRPr="00C9635F">
        <w:tab/>
        <w:t>Wang Z, Zheng L, Liu Y, Qu Y, Li Y-Q, Zhao M, Mu Y, Li W. Front Chem 9, (2021): 753002.</w:t>
      </w:r>
    </w:p>
    <w:p w:rsidR="00C9635F" w:rsidRPr="00C9635F" w:rsidRDefault="00C9635F" w:rsidP="00C9635F">
      <w:pPr>
        <w:pStyle w:val="EndNoteBibliography"/>
        <w:spacing w:after="0"/>
        <w:ind w:left="720" w:hanging="720"/>
      </w:pPr>
      <w:r w:rsidRPr="00C9635F">
        <w:t>43.</w:t>
      </w:r>
      <w:r w:rsidRPr="00C9635F">
        <w:tab/>
        <w:t>Yang Z, Zhong W, Lv Q, Dong T, Yu-Chian Chen C. J Phys Chem Lett 14, 8 (2023): 2020-2033.</w:t>
      </w:r>
    </w:p>
    <w:p w:rsidR="00C9635F" w:rsidRPr="00C9635F" w:rsidRDefault="00C9635F" w:rsidP="00C9635F">
      <w:pPr>
        <w:pStyle w:val="EndNoteBibliography"/>
        <w:spacing w:after="0"/>
        <w:ind w:left="720" w:hanging="720"/>
      </w:pPr>
      <w:r w:rsidRPr="00C9635F">
        <w:t>44.</w:t>
      </w:r>
      <w:r w:rsidRPr="00C9635F">
        <w:tab/>
        <w:t>Moon S, Hwang S-Y, Lim J, Kim WY. Digital Discovery 3, 2 (2024): 287-299.</w:t>
      </w:r>
    </w:p>
    <w:p w:rsidR="00C9635F" w:rsidRPr="00C9635F" w:rsidRDefault="00C9635F" w:rsidP="00C9635F">
      <w:pPr>
        <w:pStyle w:val="EndNoteBibliography"/>
        <w:spacing w:after="0"/>
        <w:ind w:left="720" w:hanging="720"/>
      </w:pPr>
      <w:r w:rsidRPr="00C9635F">
        <w:t>45.</w:t>
      </w:r>
      <w:r w:rsidRPr="00C9635F">
        <w:tab/>
        <w:t>Cai H, Shen C, Jian T, Zhang X, Chen T, Han X, Yang Z, Dang W, Hsieh C-Y, Kang Y. Chem Sci 15, 4 (2024): 1449-1471.</w:t>
      </w:r>
    </w:p>
    <w:p w:rsidR="00C9635F" w:rsidRPr="00C9635F" w:rsidRDefault="00C9635F" w:rsidP="00C9635F">
      <w:pPr>
        <w:pStyle w:val="EndNoteBibliography"/>
        <w:spacing w:after="0"/>
        <w:ind w:left="720" w:hanging="720"/>
      </w:pPr>
      <w:r w:rsidRPr="00C9635F">
        <w:t>46.</w:t>
      </w:r>
      <w:r w:rsidRPr="00C9635F">
        <w:tab/>
        <w:t>Tan H, Wang Z, Hu G. Briefings Bioinf 25, 1 (2024): bbad462.</w:t>
      </w:r>
    </w:p>
    <w:p w:rsidR="00C9635F" w:rsidRPr="00C9635F" w:rsidRDefault="00C9635F" w:rsidP="00C9635F">
      <w:pPr>
        <w:pStyle w:val="EndNoteBibliography"/>
        <w:spacing w:after="0"/>
        <w:ind w:left="720" w:hanging="720"/>
      </w:pPr>
      <w:r w:rsidRPr="00C9635F">
        <w:t>47.</w:t>
      </w:r>
      <w:r w:rsidRPr="00C9635F">
        <w:tab/>
        <w:t>Ashtawy HM, Mahapatra NR. J Chem Inf Model 58, 1 (2018): 134-147.</w:t>
      </w:r>
    </w:p>
    <w:p w:rsidR="00C9635F" w:rsidRPr="00C9635F" w:rsidRDefault="00C9635F" w:rsidP="00C9635F">
      <w:pPr>
        <w:pStyle w:val="EndNoteBibliography"/>
        <w:spacing w:after="0"/>
        <w:ind w:left="720" w:hanging="720"/>
      </w:pPr>
      <w:r w:rsidRPr="00C9635F">
        <w:t>48.</w:t>
      </w:r>
      <w:r w:rsidRPr="00C9635F">
        <w:tab/>
        <w:t>Wójcikowski M, Zielenkiewicz P, Siedlecki P. J Cheminf 7, (2015): 1-6.</w:t>
      </w:r>
    </w:p>
    <w:p w:rsidR="00C9635F" w:rsidRPr="00C9635F" w:rsidRDefault="00C9635F" w:rsidP="00C9635F">
      <w:pPr>
        <w:pStyle w:val="EndNoteBibliography"/>
        <w:spacing w:after="0"/>
        <w:ind w:left="720" w:hanging="720"/>
      </w:pPr>
      <w:r w:rsidRPr="00C9635F">
        <w:t>49.</w:t>
      </w:r>
      <w:r w:rsidRPr="00C9635F">
        <w:tab/>
        <w:t>Durrant JD, McCammon JA. J Chem Inf Model 51, 11 (2011): 2897-2903.</w:t>
      </w:r>
    </w:p>
    <w:p w:rsidR="00C9635F" w:rsidRPr="00C9635F" w:rsidRDefault="00C9635F" w:rsidP="00C9635F">
      <w:pPr>
        <w:pStyle w:val="EndNoteBibliography"/>
        <w:spacing w:after="0"/>
        <w:ind w:left="720" w:hanging="720"/>
      </w:pPr>
      <w:r w:rsidRPr="00C9635F">
        <w:lastRenderedPageBreak/>
        <w:t>50.</w:t>
      </w:r>
      <w:r w:rsidRPr="00C9635F">
        <w:tab/>
        <w:t>Zhang X, Shen C, Wang T, Deng Y, Kang Y, Li D, Hou T, Pan P. Briefings Bioinf 24, 5 (2023): bbad295.</w:t>
      </w:r>
    </w:p>
    <w:p w:rsidR="00C9635F" w:rsidRPr="00C9635F" w:rsidRDefault="00C9635F" w:rsidP="00C9635F">
      <w:pPr>
        <w:pStyle w:val="EndNoteBibliography"/>
        <w:spacing w:after="0"/>
        <w:ind w:left="720" w:hanging="720"/>
      </w:pPr>
      <w:r w:rsidRPr="00C9635F">
        <w:t>51.</w:t>
      </w:r>
      <w:r w:rsidRPr="00C9635F">
        <w:tab/>
        <w:t>Zhang X, Shen C, Guo X, Wang Z, Weng G, Ye Q, Wang G, He Q, Yang B, Cao D. J Cheminf 13, 6 (2021): 1-9.</w:t>
      </w:r>
    </w:p>
    <w:p w:rsidR="00C9635F" w:rsidRPr="00C9635F" w:rsidRDefault="00C9635F" w:rsidP="00C9635F">
      <w:pPr>
        <w:pStyle w:val="EndNoteBibliography"/>
        <w:spacing w:after="0"/>
        <w:ind w:left="720" w:hanging="720"/>
      </w:pPr>
      <w:r w:rsidRPr="00C9635F">
        <w:t>52.</w:t>
      </w:r>
      <w:r w:rsidRPr="00C9635F">
        <w:tab/>
        <w:t>Da C, Kireev D. J Chem Inf Model 54, 9 (2014): 2555-2561.</w:t>
      </w:r>
    </w:p>
    <w:p w:rsidR="00C9635F" w:rsidRPr="00C9635F" w:rsidRDefault="00C9635F" w:rsidP="00C9635F">
      <w:pPr>
        <w:pStyle w:val="EndNoteBibliography"/>
        <w:spacing w:after="0"/>
        <w:ind w:left="720" w:hanging="720"/>
      </w:pPr>
      <w:r w:rsidRPr="00C9635F">
        <w:t>53.</w:t>
      </w:r>
      <w:r w:rsidRPr="00C9635F">
        <w:tab/>
        <w:t>Zheng L, Fan J, Mu Y. ACS omega 4, 14 (2019): 15956-15965.</w:t>
      </w:r>
    </w:p>
    <w:p w:rsidR="00C9635F" w:rsidRPr="00C9635F" w:rsidRDefault="00C9635F" w:rsidP="00C9635F">
      <w:pPr>
        <w:pStyle w:val="EndNoteBibliography"/>
        <w:ind w:left="720" w:hanging="720"/>
      </w:pPr>
      <w:r w:rsidRPr="00C9635F">
        <w:t>54.</w:t>
      </w:r>
      <w:r w:rsidRPr="00C9635F">
        <w:tab/>
        <w:t>Su M, Feng G, Liu Z, Li Y, Wang R. J Chem Inf Model 60, 3 (2020): 1122-1136.</w:t>
      </w:r>
    </w:p>
    <w:p w:rsidR="00B868CF" w:rsidRPr="00FE25E1" w:rsidRDefault="00FE25E1" w:rsidP="00C9635F">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3356" w:rsidRDefault="00E93356" w:rsidP="008F6AB2">
      <w:pPr>
        <w:spacing w:after="0" w:line="240" w:lineRule="auto"/>
      </w:pPr>
      <w:r>
        <w:separator/>
      </w:r>
    </w:p>
  </w:endnote>
  <w:endnote w:type="continuationSeparator" w:id="0">
    <w:p w:rsidR="00E93356" w:rsidRDefault="00E93356"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7F7D6D">
          <w:rPr>
            <w:noProof/>
          </w:rPr>
          <w:t>7</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3356" w:rsidRDefault="00E93356" w:rsidP="008F6AB2">
      <w:pPr>
        <w:spacing w:after="0" w:line="240" w:lineRule="auto"/>
      </w:pPr>
      <w:r>
        <w:separator/>
      </w:r>
    </w:p>
  </w:footnote>
  <w:footnote w:type="continuationSeparator" w:id="0">
    <w:p w:rsidR="00E93356" w:rsidRDefault="00E93356"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record-ids&gt;&lt;/item&gt;&lt;/Libraries&gt;"/>
  </w:docVars>
  <w:rsids>
    <w:rsidRoot w:val="0007021F"/>
    <w:rsid w:val="00060487"/>
    <w:rsid w:val="00061AB9"/>
    <w:rsid w:val="0007021F"/>
    <w:rsid w:val="000840DA"/>
    <w:rsid w:val="00096F2C"/>
    <w:rsid w:val="000A6063"/>
    <w:rsid w:val="000E5EE3"/>
    <w:rsid w:val="000F31B2"/>
    <w:rsid w:val="00101E43"/>
    <w:rsid w:val="00101FDF"/>
    <w:rsid w:val="0014791E"/>
    <w:rsid w:val="00147D5D"/>
    <w:rsid w:val="001743E6"/>
    <w:rsid w:val="001837EF"/>
    <w:rsid w:val="00187523"/>
    <w:rsid w:val="001A052C"/>
    <w:rsid w:val="001A3D71"/>
    <w:rsid w:val="001A4E57"/>
    <w:rsid w:val="00241973"/>
    <w:rsid w:val="0024434E"/>
    <w:rsid w:val="00254B89"/>
    <w:rsid w:val="002B04B5"/>
    <w:rsid w:val="002F04EF"/>
    <w:rsid w:val="002F6C94"/>
    <w:rsid w:val="00330340"/>
    <w:rsid w:val="00336CB7"/>
    <w:rsid w:val="00341598"/>
    <w:rsid w:val="0037161E"/>
    <w:rsid w:val="00387252"/>
    <w:rsid w:val="00393C46"/>
    <w:rsid w:val="003979CB"/>
    <w:rsid w:val="003A1BF3"/>
    <w:rsid w:val="003A5D59"/>
    <w:rsid w:val="003B149A"/>
    <w:rsid w:val="003C2EC4"/>
    <w:rsid w:val="003C3A1A"/>
    <w:rsid w:val="003C7C7B"/>
    <w:rsid w:val="003E4954"/>
    <w:rsid w:val="003F0775"/>
    <w:rsid w:val="00400938"/>
    <w:rsid w:val="00427FCA"/>
    <w:rsid w:val="00450437"/>
    <w:rsid w:val="004722CC"/>
    <w:rsid w:val="00482949"/>
    <w:rsid w:val="004864ED"/>
    <w:rsid w:val="00490662"/>
    <w:rsid w:val="004959B4"/>
    <w:rsid w:val="0049718E"/>
    <w:rsid w:val="004D55EC"/>
    <w:rsid w:val="004E0B26"/>
    <w:rsid w:val="004F4537"/>
    <w:rsid w:val="005026A3"/>
    <w:rsid w:val="005138B6"/>
    <w:rsid w:val="00542E10"/>
    <w:rsid w:val="0054379B"/>
    <w:rsid w:val="005675C8"/>
    <w:rsid w:val="00581EC5"/>
    <w:rsid w:val="005F51FC"/>
    <w:rsid w:val="006519DF"/>
    <w:rsid w:val="00666E6F"/>
    <w:rsid w:val="00670601"/>
    <w:rsid w:val="006B675E"/>
    <w:rsid w:val="006C117B"/>
    <w:rsid w:val="006C1CD9"/>
    <w:rsid w:val="006C462E"/>
    <w:rsid w:val="006F1F14"/>
    <w:rsid w:val="007028BB"/>
    <w:rsid w:val="00722F52"/>
    <w:rsid w:val="007373E2"/>
    <w:rsid w:val="0076527C"/>
    <w:rsid w:val="00770960"/>
    <w:rsid w:val="00777D94"/>
    <w:rsid w:val="00792978"/>
    <w:rsid w:val="007F1BAF"/>
    <w:rsid w:val="007F7D6D"/>
    <w:rsid w:val="00812B3F"/>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6AE8"/>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2FF3"/>
    <w:rsid w:val="00C30493"/>
    <w:rsid w:val="00C87D4A"/>
    <w:rsid w:val="00C9635F"/>
    <w:rsid w:val="00CC2E18"/>
    <w:rsid w:val="00D0351C"/>
    <w:rsid w:val="00D31901"/>
    <w:rsid w:val="00D46B2C"/>
    <w:rsid w:val="00D5285C"/>
    <w:rsid w:val="00D63F5D"/>
    <w:rsid w:val="00DC0EBD"/>
    <w:rsid w:val="00DF236B"/>
    <w:rsid w:val="00E1107C"/>
    <w:rsid w:val="00E15F9D"/>
    <w:rsid w:val="00E421F9"/>
    <w:rsid w:val="00E53A5F"/>
    <w:rsid w:val="00E653E2"/>
    <w:rsid w:val="00E93356"/>
    <w:rsid w:val="00EE60D4"/>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2B7E46-A389-47A9-BD70-0F1DDC89C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4</TotalTime>
  <Pages>11</Pages>
  <Words>11681</Words>
  <Characters>66588</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77</cp:revision>
  <dcterms:created xsi:type="dcterms:W3CDTF">2024-03-18T06:07:00Z</dcterms:created>
  <dcterms:modified xsi:type="dcterms:W3CDTF">2024-04-01T06:54:00Z</dcterms:modified>
</cp:coreProperties>
</file>